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EC9FD3" w14:textId="109514C7" w:rsidR="00A07E19" w:rsidRPr="00EF7C92" w:rsidRDefault="00A07E19" w:rsidP="0094347C">
      <w:pPr>
        <w:ind w:left="-810"/>
        <w:rPr>
          <w:rFonts w:ascii="Arial" w:hAnsi="Arial" w:cs="Arial"/>
          <w:b/>
          <w:sz w:val="22"/>
          <w:szCs w:val="22"/>
        </w:rPr>
      </w:pPr>
    </w:p>
    <w:p w14:paraId="2DBC46CF" w14:textId="77777777" w:rsidR="00A07E19" w:rsidRPr="00EF7C92" w:rsidRDefault="00A07E19" w:rsidP="0094347C">
      <w:pPr>
        <w:ind w:left="-810"/>
        <w:rPr>
          <w:rFonts w:ascii="Arial" w:hAnsi="Arial" w:cs="Arial"/>
          <w:b/>
          <w:sz w:val="22"/>
          <w:szCs w:val="22"/>
        </w:rPr>
      </w:pPr>
    </w:p>
    <w:p w14:paraId="0ADA9F38" w14:textId="49605037" w:rsidR="00B870FC" w:rsidRPr="00EF7C92" w:rsidRDefault="00B870FC">
      <w:pPr>
        <w:rPr>
          <w:rFonts w:ascii="Arial" w:hAnsi="Arial" w:cs="Arial"/>
          <w:sz w:val="20"/>
          <w:szCs w:val="20"/>
          <w:vertAlign w:val="superscript"/>
        </w:rPr>
      </w:pPr>
    </w:p>
    <w:tbl>
      <w:tblPr>
        <w:tblpPr w:leftFromText="180" w:rightFromText="180" w:vertAnchor="page" w:horzAnchor="page" w:tblpX="1602" w:tblpY="1401"/>
        <w:tblW w:w="1243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A0" w:firstRow="1" w:lastRow="0" w:firstColumn="1" w:lastColumn="0" w:noHBand="0" w:noVBand="0"/>
      </w:tblPr>
      <w:tblGrid>
        <w:gridCol w:w="1548"/>
        <w:gridCol w:w="1800"/>
        <w:gridCol w:w="1350"/>
        <w:gridCol w:w="720"/>
        <w:gridCol w:w="1710"/>
        <w:gridCol w:w="2610"/>
        <w:gridCol w:w="2700"/>
      </w:tblGrid>
      <w:tr w:rsidR="00224607" w:rsidRPr="0009650D" w14:paraId="6AF6B29A" w14:textId="77777777" w:rsidTr="00431835">
        <w:trPr>
          <w:trHeight w:val="350"/>
        </w:trPr>
        <w:tc>
          <w:tcPr>
            <w:tcW w:w="12438" w:type="dxa"/>
            <w:gridSpan w:val="7"/>
          </w:tcPr>
          <w:p w14:paraId="2C30E610" w14:textId="068FCC58" w:rsidR="00224607" w:rsidRPr="0009650D" w:rsidRDefault="00224607" w:rsidP="0049181B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5523C6">
              <w:rPr>
                <w:rFonts w:ascii="Arial" w:hAnsi="Arial" w:cs="Arial"/>
                <w:b/>
                <w:sz w:val="20"/>
                <w:szCs w:val="20"/>
              </w:rPr>
              <w:t xml:space="preserve">Supplemental Table </w:t>
            </w:r>
            <w:r w:rsidR="0049181B" w:rsidRPr="005523C6">
              <w:rPr>
                <w:rFonts w:ascii="Arial" w:hAnsi="Arial" w:cs="Arial"/>
                <w:b/>
                <w:sz w:val="20"/>
                <w:szCs w:val="20"/>
              </w:rPr>
              <w:t>S</w:t>
            </w:r>
            <w:r w:rsidR="00AA512F">
              <w:rPr>
                <w:rFonts w:ascii="Arial" w:hAnsi="Arial" w:cs="Arial"/>
                <w:b/>
                <w:sz w:val="20"/>
                <w:szCs w:val="20"/>
              </w:rPr>
              <w:t>6</w:t>
            </w:r>
            <w:r w:rsidRPr="005523C6">
              <w:rPr>
                <w:rFonts w:ascii="Arial" w:hAnsi="Arial" w:cs="Arial"/>
                <w:b/>
                <w:sz w:val="20"/>
                <w:szCs w:val="20"/>
              </w:rPr>
              <w:t xml:space="preserve">. </w:t>
            </w:r>
            <w:r w:rsidRPr="005523C6">
              <w:rPr>
                <w:rFonts w:ascii="Arial" w:hAnsi="Arial" w:cs="Arial"/>
                <w:sz w:val="20"/>
                <w:szCs w:val="20"/>
              </w:rPr>
              <w:t xml:space="preserve">Variants in </w:t>
            </w:r>
            <w:r w:rsidRPr="005523C6">
              <w:rPr>
                <w:rFonts w:ascii="Arial" w:hAnsi="Arial" w:cs="Arial"/>
                <w:i/>
                <w:sz w:val="20"/>
                <w:szCs w:val="20"/>
              </w:rPr>
              <w:t>CCDC26</w:t>
            </w:r>
            <w:r w:rsidRPr="005523C6">
              <w:rPr>
                <w:rFonts w:ascii="Arial" w:hAnsi="Arial" w:cs="Arial"/>
                <w:sz w:val="20"/>
                <w:szCs w:val="20"/>
              </w:rPr>
              <w:t>/</w:t>
            </w:r>
            <w:r w:rsidRPr="005523C6">
              <w:rPr>
                <w:rFonts w:ascii="Arial" w:hAnsi="Arial" w:cs="Arial"/>
                <w:i/>
                <w:sz w:val="20"/>
                <w:szCs w:val="20"/>
              </w:rPr>
              <w:t>GSDMC</w:t>
            </w:r>
            <w:r w:rsidRPr="005523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87E7C">
              <w:rPr>
                <w:rFonts w:ascii="Arial" w:hAnsi="Arial" w:cs="Arial"/>
                <w:sz w:val="20"/>
                <w:szCs w:val="20"/>
              </w:rPr>
              <w:t xml:space="preserve">associated with chronic back pain at the suggestive significance level </w:t>
            </w:r>
            <w:r w:rsidR="00A87E7C" w:rsidRPr="005523C6">
              <w:rPr>
                <w:rFonts w:ascii="Arial" w:hAnsi="Arial" w:cs="Arial"/>
                <w:sz w:val="20"/>
                <w:szCs w:val="20"/>
              </w:rPr>
              <w:t>(p&lt;5 x 10</w:t>
            </w:r>
            <w:r w:rsidR="00431835">
              <w:rPr>
                <w:rFonts w:ascii="Arial" w:hAnsi="Arial" w:cs="Arial"/>
                <w:sz w:val="20"/>
                <w:szCs w:val="20"/>
                <w:vertAlign w:val="superscript"/>
              </w:rPr>
              <w:t>-</w:t>
            </w:r>
            <w:r w:rsidR="00A87E7C" w:rsidRPr="005523C6">
              <w:rPr>
                <w:rFonts w:ascii="Arial" w:hAnsi="Arial" w:cs="Arial"/>
                <w:sz w:val="20"/>
                <w:szCs w:val="20"/>
                <w:vertAlign w:val="superscript"/>
              </w:rPr>
              <w:t>7</w:t>
            </w:r>
            <w:r w:rsidR="00A87E7C" w:rsidRPr="005523C6">
              <w:rPr>
                <w:rFonts w:ascii="Arial" w:hAnsi="Arial" w:cs="Arial"/>
                <w:sz w:val="20"/>
                <w:szCs w:val="20"/>
              </w:rPr>
              <w:t>)</w:t>
            </w:r>
            <w:r w:rsidR="00A87E7C">
              <w:rPr>
                <w:rFonts w:ascii="Arial" w:hAnsi="Arial" w:cs="Arial"/>
                <w:sz w:val="20"/>
                <w:szCs w:val="20"/>
              </w:rPr>
              <w:t xml:space="preserve"> in the discovery stage meta-analysis</w:t>
            </w:r>
            <w:r w:rsidRPr="005523C6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431835">
              <w:rPr>
                <w:rFonts w:ascii="Arial" w:hAnsi="Arial" w:cs="Arial"/>
                <w:sz w:val="20"/>
                <w:szCs w:val="20"/>
              </w:rPr>
              <w:t>and</w:t>
            </w:r>
            <w:r w:rsidR="00431835" w:rsidRPr="005523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523C6">
              <w:rPr>
                <w:rFonts w:ascii="Arial" w:hAnsi="Arial" w:cs="Arial"/>
                <w:sz w:val="20"/>
                <w:szCs w:val="20"/>
              </w:rPr>
              <w:t>associat</w:t>
            </w:r>
            <w:r w:rsidR="00431835">
              <w:rPr>
                <w:rFonts w:ascii="Arial" w:hAnsi="Arial" w:cs="Arial"/>
                <w:sz w:val="20"/>
                <w:szCs w:val="20"/>
              </w:rPr>
              <w:t xml:space="preserve">ions </w:t>
            </w:r>
            <w:r w:rsidRPr="005523C6">
              <w:rPr>
                <w:rFonts w:ascii="Arial" w:hAnsi="Arial" w:cs="Arial"/>
                <w:sz w:val="20"/>
                <w:szCs w:val="20"/>
              </w:rPr>
              <w:t>with lumbar discectomy for sciatica</w:t>
            </w:r>
            <w:r w:rsidR="00A87E7C">
              <w:rPr>
                <w:rFonts w:ascii="Arial" w:hAnsi="Arial" w:cs="Arial"/>
                <w:sz w:val="20"/>
                <w:szCs w:val="20"/>
              </w:rPr>
              <w:t xml:space="preserve"> in a prior GWAS</w:t>
            </w:r>
            <w:r w:rsidRPr="005523C6">
              <w:rPr>
                <w:rFonts w:ascii="Arial" w:hAnsi="Arial" w:cs="Arial"/>
                <w:sz w:val="20"/>
                <w:szCs w:val="20"/>
              </w:rPr>
              <w:t>*</w:t>
            </w:r>
            <w:r w:rsidRPr="0009650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87E7C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6B3FB6" w:rsidRPr="0009650D" w14:paraId="38A6C2F4" w14:textId="77777777" w:rsidTr="00253509">
        <w:trPr>
          <w:trHeight w:val="386"/>
        </w:trPr>
        <w:tc>
          <w:tcPr>
            <w:tcW w:w="1548" w:type="dxa"/>
            <w:vAlign w:val="bottom"/>
          </w:tcPr>
          <w:p w14:paraId="47E72DCC" w14:textId="77777777" w:rsidR="006B3FB6" w:rsidRPr="0009650D" w:rsidRDefault="006B3FB6" w:rsidP="00EF7C92">
            <w:pPr>
              <w:ind w:left="-30" w:firstLine="30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800" w:type="dxa"/>
            <w:vAlign w:val="bottom"/>
          </w:tcPr>
          <w:p w14:paraId="0AD4CC25" w14:textId="77777777" w:rsidR="006B3FB6" w:rsidRDefault="006B3FB6" w:rsidP="00EF7C92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6390" w:type="dxa"/>
            <w:gridSpan w:val="4"/>
            <w:vAlign w:val="bottom"/>
          </w:tcPr>
          <w:p w14:paraId="6F77A181" w14:textId="6C5C80A0" w:rsidR="006B3FB6" w:rsidRPr="00C30DC2" w:rsidRDefault="006B3FB6" w:rsidP="004D00D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30DC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Values </w:t>
            </w:r>
            <w:r w:rsidR="00BB7F1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as </w:t>
            </w:r>
            <w:r w:rsidR="00BB7F1C" w:rsidRPr="00BB7F1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ported</w:t>
            </w:r>
            <w:r w:rsidRPr="00C30DC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n </w:t>
            </w:r>
            <w:proofErr w:type="spellStart"/>
            <w:r w:rsidRPr="00C30DC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jornsdottir</w:t>
            </w:r>
            <w:proofErr w:type="spellEnd"/>
            <w:r w:rsidRPr="00C30DC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et al.</w:t>
            </w:r>
            <w:r w:rsidRPr="00C30DC2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700" w:type="dxa"/>
            <w:vAlign w:val="bottom"/>
          </w:tcPr>
          <w:p w14:paraId="5B7BD4FD" w14:textId="77777777" w:rsidR="006B3FB6" w:rsidRPr="0009650D" w:rsidRDefault="006B3FB6" w:rsidP="00EF7C92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</w:tr>
      <w:tr w:rsidR="008B7770" w:rsidRPr="0009650D" w14:paraId="39B768AA" w14:textId="77777777" w:rsidTr="00C30DC2">
        <w:trPr>
          <w:trHeight w:val="386"/>
        </w:trPr>
        <w:tc>
          <w:tcPr>
            <w:tcW w:w="1548" w:type="dxa"/>
            <w:vAlign w:val="center"/>
          </w:tcPr>
          <w:p w14:paraId="152EA008" w14:textId="77777777" w:rsidR="004D00D0" w:rsidRPr="0009650D" w:rsidRDefault="004D00D0" w:rsidP="00BB7F1C">
            <w:pPr>
              <w:ind w:left="-30" w:firstLine="30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proofErr w:type="spellStart"/>
            <w:proofErr w:type="gramStart"/>
            <w:r w:rsidRPr="0009650D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rsID</w:t>
            </w:r>
            <w:proofErr w:type="spellEnd"/>
            <w:proofErr w:type="gramEnd"/>
          </w:p>
        </w:tc>
        <w:tc>
          <w:tcPr>
            <w:tcW w:w="1800" w:type="dxa"/>
            <w:vAlign w:val="center"/>
          </w:tcPr>
          <w:p w14:paraId="38BDFD8B" w14:textId="6F72B958" w:rsidR="004D00D0" w:rsidRPr="0009650D" w:rsidRDefault="004D00D0" w:rsidP="00BB7F1C">
            <w:pPr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proofErr w:type="gramStart"/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chr:p</w:t>
            </w:r>
            <w:r w:rsidRPr="0009650D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os</w:t>
            </w:r>
            <w:proofErr w:type="gramEnd"/>
            <w:r w:rsidRPr="0009650D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(hg19)</w:t>
            </w:r>
          </w:p>
        </w:tc>
        <w:tc>
          <w:tcPr>
            <w:tcW w:w="1350" w:type="dxa"/>
            <w:vAlign w:val="center"/>
          </w:tcPr>
          <w:p w14:paraId="6BB47E88" w14:textId="77777777" w:rsidR="004D00D0" w:rsidRPr="0009650D" w:rsidRDefault="004D00D0" w:rsidP="00BB7F1C">
            <w:pPr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Effect Allele</w:t>
            </w:r>
          </w:p>
        </w:tc>
        <w:tc>
          <w:tcPr>
            <w:tcW w:w="720" w:type="dxa"/>
            <w:vAlign w:val="center"/>
          </w:tcPr>
          <w:p w14:paraId="06671ABA" w14:textId="00356E7D" w:rsidR="004D00D0" w:rsidRPr="0009650D" w:rsidRDefault="004D00D0" w:rsidP="00BB7F1C">
            <w:pPr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EAF</w:t>
            </w:r>
          </w:p>
        </w:tc>
        <w:tc>
          <w:tcPr>
            <w:tcW w:w="1710" w:type="dxa"/>
            <w:vAlign w:val="center"/>
          </w:tcPr>
          <w:p w14:paraId="3C78F3AA" w14:textId="1A4E6933" w:rsidR="004D00D0" w:rsidRPr="0009650D" w:rsidRDefault="00BB7F1C" w:rsidP="00BB7F1C">
            <w:pPr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Odds ratio </w:t>
            </w:r>
          </w:p>
        </w:tc>
        <w:tc>
          <w:tcPr>
            <w:tcW w:w="2610" w:type="dxa"/>
            <w:vAlign w:val="center"/>
          </w:tcPr>
          <w:p w14:paraId="59B7EFC1" w14:textId="385E8EC7" w:rsidR="004D00D0" w:rsidRPr="0009650D" w:rsidRDefault="00253509" w:rsidP="00BB7F1C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proofErr w:type="gramStart"/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p</w:t>
            </w:r>
            <w:proofErr w:type="gramEnd"/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-value</w:t>
            </w:r>
          </w:p>
        </w:tc>
        <w:tc>
          <w:tcPr>
            <w:tcW w:w="2700" w:type="dxa"/>
            <w:vAlign w:val="center"/>
          </w:tcPr>
          <w:p w14:paraId="67BCBDF8" w14:textId="77777777" w:rsidR="009A62A6" w:rsidRDefault="00BB7F1C" w:rsidP="00C30DC2">
            <w:pPr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C30DC2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Odds ratio</w:t>
            </w:r>
            <w:r w:rsidR="00C30DC2" w:rsidRPr="00C30DC2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s from </w:t>
            </w:r>
            <w:proofErr w:type="spellStart"/>
            <w:r w:rsidR="00C30DC2" w:rsidRPr="00C30DC2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jornsdottir</w:t>
            </w:r>
            <w:proofErr w:type="spellEnd"/>
            <w:r w:rsidR="00C30DC2" w:rsidRPr="00C30DC2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et al.</w:t>
            </w:r>
            <w:r w:rsidR="00C30DC2" w:rsidRPr="00C30DC2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vertAlign w:val="superscript"/>
              </w:rPr>
              <w:t>1</w:t>
            </w:r>
            <w:r w:rsidR="009A62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</w:t>
            </w:r>
          </w:p>
          <w:p w14:paraId="07288D0A" w14:textId="3786F2FD" w:rsidR="004D00D0" w:rsidRPr="00C30DC2" w:rsidRDefault="009A62A6" w:rsidP="00C30DC2">
            <w:pPr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</w:t>
            </w:r>
            <w:proofErr w:type="gramStart"/>
            <w:r w:rsidR="00C30DC2"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lecting</w:t>
            </w:r>
            <w:proofErr w:type="gramEnd"/>
            <w:r w:rsidR="00C30DC2"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 w:rsidR="00BB7F1C"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llele orientation </w:t>
            </w:r>
            <w:r w:rsidR="00C30DC2"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s </w:t>
            </w:r>
            <w:r w:rsidR="00BB7F1C"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 the current study</w:t>
            </w:r>
            <w:r w:rsidRPr="009A62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C30DC2" w:rsidRPr="0009650D" w14:paraId="44203DA5" w14:textId="77777777" w:rsidTr="00431835">
        <w:trPr>
          <w:trHeight w:val="302"/>
        </w:trPr>
        <w:tc>
          <w:tcPr>
            <w:tcW w:w="1548" w:type="dxa"/>
          </w:tcPr>
          <w:p w14:paraId="4C3705CB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proofErr w:type="gramStart"/>
            <w:r w:rsidRPr="0009650D">
              <w:rPr>
                <w:rFonts w:ascii="Arial" w:hAnsi="Arial" w:cs="Arial"/>
                <w:sz w:val="20"/>
                <w:szCs w:val="20"/>
              </w:rPr>
              <w:t>rs6651255</w:t>
            </w:r>
            <w:proofErr w:type="gramEnd"/>
            <w:r w:rsidRPr="0009650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800" w:type="dxa"/>
          </w:tcPr>
          <w:p w14:paraId="75E613E2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11546 </w:t>
            </w:r>
          </w:p>
        </w:tc>
        <w:tc>
          <w:tcPr>
            <w:tcW w:w="1350" w:type="dxa"/>
          </w:tcPr>
          <w:p w14:paraId="1695CED3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 </w:t>
            </w:r>
          </w:p>
        </w:tc>
        <w:tc>
          <w:tcPr>
            <w:tcW w:w="720" w:type="dxa"/>
          </w:tcPr>
          <w:p w14:paraId="0C2C22BD" w14:textId="1CDC58FA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Pr="0009650D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710" w:type="dxa"/>
          </w:tcPr>
          <w:p w14:paraId="143D54F9" w14:textId="6BFCA3DF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>0.81</w:t>
            </w:r>
          </w:p>
        </w:tc>
        <w:tc>
          <w:tcPr>
            <w:tcW w:w="2610" w:type="dxa"/>
          </w:tcPr>
          <w:p w14:paraId="3EB5498F" w14:textId="2E171B53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5.61E-12 </w:t>
            </w:r>
          </w:p>
        </w:tc>
        <w:tc>
          <w:tcPr>
            <w:tcW w:w="2700" w:type="dxa"/>
          </w:tcPr>
          <w:p w14:paraId="0FF1A3A9" w14:textId="478001C3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28FE0B15" w14:textId="77777777" w:rsidTr="00C30DC2">
        <w:trPr>
          <w:trHeight w:val="273"/>
        </w:trPr>
        <w:tc>
          <w:tcPr>
            <w:tcW w:w="1548" w:type="dxa"/>
          </w:tcPr>
          <w:p w14:paraId="23E9C613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7833174 </w:t>
            </w:r>
          </w:p>
        </w:tc>
        <w:tc>
          <w:tcPr>
            <w:tcW w:w="1800" w:type="dxa"/>
          </w:tcPr>
          <w:p w14:paraId="5A60864A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06526 </w:t>
            </w:r>
          </w:p>
        </w:tc>
        <w:tc>
          <w:tcPr>
            <w:tcW w:w="1350" w:type="dxa"/>
          </w:tcPr>
          <w:p w14:paraId="440CB859" w14:textId="77777777" w:rsidR="00C30DC2" w:rsidRPr="0009650D" w:rsidRDefault="00C30DC2" w:rsidP="00C30DC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 </w:t>
            </w:r>
          </w:p>
        </w:tc>
        <w:tc>
          <w:tcPr>
            <w:tcW w:w="720" w:type="dxa"/>
          </w:tcPr>
          <w:p w14:paraId="370904A6" w14:textId="5627A2F6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56AA9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1710" w:type="dxa"/>
          </w:tcPr>
          <w:p w14:paraId="700437BB" w14:textId="5244EA98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>0.8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610" w:type="dxa"/>
          </w:tcPr>
          <w:p w14:paraId="14760047" w14:textId="14D0820A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5.97E-12 </w:t>
            </w:r>
          </w:p>
        </w:tc>
        <w:tc>
          <w:tcPr>
            <w:tcW w:w="2700" w:type="dxa"/>
          </w:tcPr>
          <w:p w14:paraId="6CDB028F" w14:textId="1E197833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B3CDE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2F002BBF" w14:textId="77777777" w:rsidTr="00431835">
        <w:trPr>
          <w:trHeight w:val="263"/>
        </w:trPr>
        <w:tc>
          <w:tcPr>
            <w:tcW w:w="1548" w:type="dxa"/>
          </w:tcPr>
          <w:p w14:paraId="34FBE418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4130415 </w:t>
            </w:r>
          </w:p>
        </w:tc>
        <w:tc>
          <w:tcPr>
            <w:tcW w:w="1800" w:type="dxa"/>
          </w:tcPr>
          <w:p w14:paraId="3E6A40CA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06466 </w:t>
            </w:r>
          </w:p>
        </w:tc>
        <w:tc>
          <w:tcPr>
            <w:tcW w:w="1350" w:type="dxa"/>
          </w:tcPr>
          <w:p w14:paraId="0D445795" w14:textId="77777777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 </w:t>
            </w:r>
          </w:p>
        </w:tc>
        <w:tc>
          <w:tcPr>
            <w:tcW w:w="720" w:type="dxa"/>
          </w:tcPr>
          <w:p w14:paraId="11E0AC93" w14:textId="38E8987E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156AA9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1710" w:type="dxa"/>
          </w:tcPr>
          <w:p w14:paraId="734934C7" w14:textId="7B475410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>0.81</w:t>
            </w:r>
          </w:p>
        </w:tc>
        <w:tc>
          <w:tcPr>
            <w:tcW w:w="2610" w:type="dxa"/>
          </w:tcPr>
          <w:p w14:paraId="17138FE6" w14:textId="522509B4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5.99E-12 </w:t>
            </w:r>
          </w:p>
        </w:tc>
        <w:tc>
          <w:tcPr>
            <w:tcW w:w="2700" w:type="dxa"/>
          </w:tcPr>
          <w:p w14:paraId="5A7AAB08" w14:textId="71F21BAC" w:rsidR="00C30DC2" w:rsidRPr="0009650D" w:rsidRDefault="00C30DC2" w:rsidP="00C30DC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B3CDE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38F3B513" w14:textId="77777777" w:rsidTr="00431835">
        <w:trPr>
          <w:trHeight w:val="263"/>
        </w:trPr>
        <w:tc>
          <w:tcPr>
            <w:tcW w:w="1548" w:type="dxa"/>
          </w:tcPr>
          <w:p w14:paraId="349B100F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7816342 </w:t>
            </w:r>
          </w:p>
        </w:tc>
        <w:tc>
          <w:tcPr>
            <w:tcW w:w="1800" w:type="dxa"/>
          </w:tcPr>
          <w:p w14:paraId="3BC3E8D7" w14:textId="77777777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07377 </w:t>
            </w:r>
          </w:p>
        </w:tc>
        <w:tc>
          <w:tcPr>
            <w:tcW w:w="1350" w:type="dxa"/>
          </w:tcPr>
          <w:p w14:paraId="65C84E54" w14:textId="77777777" w:rsidR="00C30DC2" w:rsidRPr="0009650D" w:rsidRDefault="00C30DC2" w:rsidP="00C30DC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A </w:t>
            </w:r>
          </w:p>
        </w:tc>
        <w:tc>
          <w:tcPr>
            <w:tcW w:w="720" w:type="dxa"/>
          </w:tcPr>
          <w:p w14:paraId="5071DEA1" w14:textId="7A70F64D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156AA9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  <w:tc>
          <w:tcPr>
            <w:tcW w:w="1710" w:type="dxa"/>
          </w:tcPr>
          <w:p w14:paraId="3B76B8D4" w14:textId="0DAD98B2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>0.8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10" w:type="dxa"/>
          </w:tcPr>
          <w:p w14:paraId="3BFF64E3" w14:textId="701C9B27" w:rsidR="00C30DC2" w:rsidRPr="00224607" w:rsidRDefault="00C30DC2" w:rsidP="00C30DC2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7.81E-12 </w:t>
            </w:r>
          </w:p>
        </w:tc>
        <w:tc>
          <w:tcPr>
            <w:tcW w:w="2700" w:type="dxa"/>
          </w:tcPr>
          <w:p w14:paraId="549D7DE6" w14:textId="1479292C" w:rsidR="00C30DC2" w:rsidRPr="0009650D" w:rsidRDefault="00C30DC2" w:rsidP="00C30DC2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624CBD81" w14:textId="77777777" w:rsidTr="00C30DC2">
        <w:trPr>
          <w:trHeight w:val="300"/>
        </w:trPr>
        <w:tc>
          <w:tcPr>
            <w:tcW w:w="1548" w:type="dxa"/>
          </w:tcPr>
          <w:p w14:paraId="684AF465" w14:textId="3DF00D7C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7815955 </w:t>
            </w:r>
          </w:p>
        </w:tc>
        <w:tc>
          <w:tcPr>
            <w:tcW w:w="1800" w:type="dxa"/>
          </w:tcPr>
          <w:p w14:paraId="1E8EC027" w14:textId="3D422DF5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07321 </w:t>
            </w:r>
          </w:p>
        </w:tc>
        <w:tc>
          <w:tcPr>
            <w:tcW w:w="1350" w:type="dxa"/>
          </w:tcPr>
          <w:p w14:paraId="656E5C80" w14:textId="2EE9EDAA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T </w:t>
            </w:r>
          </w:p>
        </w:tc>
        <w:tc>
          <w:tcPr>
            <w:tcW w:w="720" w:type="dxa"/>
          </w:tcPr>
          <w:p w14:paraId="55DF8D84" w14:textId="57C7AA92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1710" w:type="dxa"/>
          </w:tcPr>
          <w:p w14:paraId="7C44D3D2" w14:textId="3CF0662F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>0.8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610" w:type="dxa"/>
          </w:tcPr>
          <w:p w14:paraId="35EDDAAE" w14:textId="072D3629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3.64E-11 </w:t>
            </w:r>
          </w:p>
        </w:tc>
        <w:tc>
          <w:tcPr>
            <w:tcW w:w="2700" w:type="dxa"/>
          </w:tcPr>
          <w:p w14:paraId="777F1B71" w14:textId="6C8366B5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7F1DF04E" w14:textId="77777777" w:rsidTr="00431835">
        <w:trPr>
          <w:trHeight w:val="263"/>
        </w:trPr>
        <w:tc>
          <w:tcPr>
            <w:tcW w:w="1548" w:type="dxa"/>
          </w:tcPr>
          <w:p w14:paraId="214D61A3" w14:textId="743231B0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10956487 </w:t>
            </w:r>
          </w:p>
        </w:tc>
        <w:tc>
          <w:tcPr>
            <w:tcW w:w="1800" w:type="dxa"/>
          </w:tcPr>
          <w:p w14:paraId="30A76AF4" w14:textId="44A919A9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05470 </w:t>
            </w:r>
          </w:p>
        </w:tc>
        <w:tc>
          <w:tcPr>
            <w:tcW w:w="1350" w:type="dxa"/>
          </w:tcPr>
          <w:p w14:paraId="21BEEA16" w14:textId="264A3174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G </w:t>
            </w:r>
          </w:p>
        </w:tc>
        <w:tc>
          <w:tcPr>
            <w:tcW w:w="720" w:type="dxa"/>
          </w:tcPr>
          <w:p w14:paraId="3427007F" w14:textId="6D8CF4DC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</w:t>
            </w:r>
            <w:r w:rsidRPr="0009650D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710" w:type="dxa"/>
          </w:tcPr>
          <w:p w14:paraId="574ACBF2" w14:textId="539A8951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857EF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2610" w:type="dxa"/>
          </w:tcPr>
          <w:p w14:paraId="54BD224B" w14:textId="08082737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1.38E-11 </w:t>
            </w:r>
          </w:p>
        </w:tc>
        <w:tc>
          <w:tcPr>
            <w:tcW w:w="2700" w:type="dxa"/>
          </w:tcPr>
          <w:p w14:paraId="6B7EEB83" w14:textId="3BD52D64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D75E5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20EF500D" w14:textId="77777777" w:rsidTr="00431835">
        <w:trPr>
          <w:trHeight w:val="263"/>
        </w:trPr>
        <w:tc>
          <w:tcPr>
            <w:tcW w:w="1548" w:type="dxa"/>
          </w:tcPr>
          <w:p w14:paraId="099C431D" w14:textId="21085ADD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4733724 </w:t>
            </w:r>
          </w:p>
        </w:tc>
        <w:tc>
          <w:tcPr>
            <w:tcW w:w="1800" w:type="dxa"/>
          </w:tcPr>
          <w:p w14:paraId="4AC75DFE" w14:textId="5892846F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11482 </w:t>
            </w:r>
          </w:p>
        </w:tc>
        <w:tc>
          <w:tcPr>
            <w:tcW w:w="1350" w:type="dxa"/>
          </w:tcPr>
          <w:p w14:paraId="5D6DA46D" w14:textId="07EF805A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G </w:t>
            </w:r>
          </w:p>
        </w:tc>
        <w:tc>
          <w:tcPr>
            <w:tcW w:w="720" w:type="dxa"/>
          </w:tcPr>
          <w:p w14:paraId="5249CA8E" w14:textId="6A92C9C1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36EB7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1710" w:type="dxa"/>
          </w:tcPr>
          <w:p w14:paraId="73EC8512" w14:textId="1C52EF72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857EF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2610" w:type="dxa"/>
          </w:tcPr>
          <w:p w14:paraId="10BCE025" w14:textId="7C3B28F2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3.24E-11 </w:t>
            </w:r>
          </w:p>
        </w:tc>
        <w:tc>
          <w:tcPr>
            <w:tcW w:w="2700" w:type="dxa"/>
          </w:tcPr>
          <w:p w14:paraId="53B9FB6C" w14:textId="049EC108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D75E5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5531CC31" w14:textId="77777777" w:rsidTr="00431835">
        <w:trPr>
          <w:trHeight w:val="263"/>
        </w:trPr>
        <w:tc>
          <w:tcPr>
            <w:tcW w:w="1548" w:type="dxa"/>
          </w:tcPr>
          <w:p w14:paraId="35AE0E73" w14:textId="61407790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6470764 </w:t>
            </w:r>
          </w:p>
        </w:tc>
        <w:tc>
          <w:tcPr>
            <w:tcW w:w="1800" w:type="dxa"/>
          </w:tcPr>
          <w:p w14:paraId="716D1164" w14:textId="0137C840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13419 </w:t>
            </w:r>
          </w:p>
        </w:tc>
        <w:tc>
          <w:tcPr>
            <w:tcW w:w="1350" w:type="dxa"/>
          </w:tcPr>
          <w:p w14:paraId="00410B57" w14:textId="5409F92B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T </w:t>
            </w:r>
          </w:p>
        </w:tc>
        <w:tc>
          <w:tcPr>
            <w:tcW w:w="720" w:type="dxa"/>
          </w:tcPr>
          <w:p w14:paraId="5A5CAC32" w14:textId="34B8A555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36EB7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1710" w:type="dxa"/>
          </w:tcPr>
          <w:p w14:paraId="3046DEB8" w14:textId="2AAB7B35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857EF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2610" w:type="dxa"/>
          </w:tcPr>
          <w:p w14:paraId="5EAD0CA4" w14:textId="595FFFC9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3.79E-11 </w:t>
            </w:r>
          </w:p>
        </w:tc>
        <w:tc>
          <w:tcPr>
            <w:tcW w:w="2700" w:type="dxa"/>
          </w:tcPr>
          <w:p w14:paraId="29DB17EE" w14:textId="52E49E7B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D75E5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  <w:tr w:rsidR="00C30DC2" w:rsidRPr="0009650D" w14:paraId="23046386" w14:textId="77777777" w:rsidTr="00431835">
        <w:trPr>
          <w:trHeight w:val="263"/>
        </w:trPr>
        <w:tc>
          <w:tcPr>
            <w:tcW w:w="1548" w:type="dxa"/>
          </w:tcPr>
          <w:p w14:paraId="35C9FA39" w14:textId="2D8905BF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rs7826493 </w:t>
            </w:r>
          </w:p>
        </w:tc>
        <w:tc>
          <w:tcPr>
            <w:tcW w:w="1800" w:type="dxa"/>
          </w:tcPr>
          <w:p w14:paraId="2091241E" w14:textId="7CAE2DC0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chr8:129726726 </w:t>
            </w:r>
          </w:p>
        </w:tc>
        <w:tc>
          <w:tcPr>
            <w:tcW w:w="1350" w:type="dxa"/>
          </w:tcPr>
          <w:p w14:paraId="7B234A58" w14:textId="411E15E3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G </w:t>
            </w:r>
          </w:p>
        </w:tc>
        <w:tc>
          <w:tcPr>
            <w:tcW w:w="720" w:type="dxa"/>
          </w:tcPr>
          <w:p w14:paraId="13E7FBB2" w14:textId="0FA2651E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36EB7">
              <w:rPr>
                <w:rFonts w:ascii="Arial" w:hAnsi="Arial" w:cs="Arial"/>
                <w:sz w:val="20"/>
                <w:szCs w:val="20"/>
              </w:rPr>
              <w:t>0.22</w:t>
            </w:r>
          </w:p>
        </w:tc>
        <w:tc>
          <w:tcPr>
            <w:tcW w:w="1710" w:type="dxa"/>
          </w:tcPr>
          <w:p w14:paraId="45AF9A87" w14:textId="640DE09A" w:rsidR="00C30DC2" w:rsidRPr="0009650D" w:rsidRDefault="00C30DC2" w:rsidP="00C30DC2">
            <w:pPr>
              <w:spacing w:before="100" w:beforeAutospacing="1" w:after="100" w:afterAutospacing="1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857EF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2610" w:type="dxa"/>
          </w:tcPr>
          <w:p w14:paraId="13FF4421" w14:textId="27A0B412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9650D">
              <w:rPr>
                <w:rFonts w:ascii="Arial" w:hAnsi="Arial" w:cs="Arial"/>
                <w:sz w:val="20"/>
                <w:szCs w:val="20"/>
              </w:rPr>
              <w:t xml:space="preserve">3.48E-11 </w:t>
            </w:r>
          </w:p>
        </w:tc>
        <w:tc>
          <w:tcPr>
            <w:tcW w:w="2700" w:type="dxa"/>
          </w:tcPr>
          <w:p w14:paraId="7CC81617" w14:textId="5B28D2C8" w:rsidR="00C30DC2" w:rsidRPr="0009650D" w:rsidRDefault="00C30DC2" w:rsidP="00C30DC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D75E5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</w:tr>
    </w:tbl>
    <w:p w14:paraId="09D08A90" w14:textId="1F3D68FF" w:rsidR="00F94669" w:rsidRDefault="00F94669" w:rsidP="00B46C4D">
      <w:pPr>
        <w:rPr>
          <w:rFonts w:ascii="Arial" w:hAnsi="Arial" w:cs="Arial"/>
          <w:sz w:val="18"/>
          <w:szCs w:val="18"/>
        </w:rPr>
      </w:pPr>
      <w:r w:rsidRPr="00EF7C92">
        <w:rPr>
          <w:rFonts w:ascii="Arial" w:hAnsi="Arial" w:cs="Arial"/>
          <w:sz w:val="18"/>
          <w:szCs w:val="18"/>
        </w:rPr>
        <w:t>Chr</w:t>
      </w:r>
      <w:proofErr w:type="gramStart"/>
      <w:r w:rsidRPr="00EF7C92">
        <w:rPr>
          <w:rFonts w:ascii="Arial" w:hAnsi="Arial" w:cs="Arial"/>
          <w:sz w:val="18"/>
          <w:szCs w:val="18"/>
        </w:rPr>
        <w:t>:pos</w:t>
      </w:r>
      <w:proofErr w:type="gramEnd"/>
      <w:r w:rsidRPr="00EF7C92">
        <w:rPr>
          <w:rFonts w:ascii="Arial" w:hAnsi="Arial" w:cs="Arial"/>
          <w:sz w:val="18"/>
          <w:szCs w:val="18"/>
        </w:rPr>
        <w:t>=chromosome:position, EAF=effect allele frequency</w:t>
      </w:r>
      <w:r>
        <w:rPr>
          <w:rFonts w:ascii="Arial" w:hAnsi="Arial" w:cs="Arial"/>
          <w:sz w:val="18"/>
          <w:szCs w:val="18"/>
        </w:rPr>
        <w:t xml:space="preserve"> </w:t>
      </w:r>
    </w:p>
    <w:p w14:paraId="28741DF1" w14:textId="20C16E29" w:rsidR="00B46C4D" w:rsidRDefault="00B46C4D" w:rsidP="00B46C4D">
      <w:pPr>
        <w:rPr>
          <w:rFonts w:ascii="Arial" w:hAnsi="Arial" w:cs="Arial"/>
          <w:sz w:val="18"/>
          <w:szCs w:val="18"/>
        </w:rPr>
      </w:pPr>
      <w:r w:rsidRPr="00EF7C92">
        <w:rPr>
          <w:rFonts w:ascii="Arial" w:hAnsi="Arial" w:cs="Arial"/>
          <w:sz w:val="18"/>
          <w:szCs w:val="18"/>
        </w:rPr>
        <w:t>*</w:t>
      </w:r>
      <w:proofErr w:type="spellStart"/>
      <w:r w:rsidR="000F2B0A">
        <w:rPr>
          <w:rFonts w:ascii="Arial" w:hAnsi="Arial" w:cs="Arial"/>
          <w:sz w:val="18"/>
          <w:szCs w:val="18"/>
        </w:rPr>
        <w:t>Bjornsdottir</w:t>
      </w:r>
      <w:proofErr w:type="spellEnd"/>
      <w:r w:rsidRPr="00EF7C92">
        <w:rPr>
          <w:rFonts w:ascii="Arial" w:hAnsi="Arial" w:cs="Arial"/>
          <w:sz w:val="18"/>
          <w:szCs w:val="18"/>
        </w:rPr>
        <w:t>, 2017</w:t>
      </w:r>
      <w:r w:rsidRPr="00EF7C92">
        <w:rPr>
          <w:rFonts w:ascii="Arial" w:hAnsi="Arial" w:cs="Arial"/>
          <w:sz w:val="18"/>
          <w:szCs w:val="18"/>
        </w:rPr>
        <w:fldChar w:fldCharType="begin">
          <w:fldData xml:space="preserve">PEVuZE5vdGU+PENpdGU+PEF1dGhvcj5Cam9ybnNkb3R0aXI8L0F1dGhvcj48WWVhcj4yMDE3PC9Z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</w:fldData>
        </w:fldChar>
      </w:r>
      <w:r w:rsidR="00D96F21">
        <w:rPr>
          <w:rFonts w:ascii="Arial" w:hAnsi="Arial" w:cs="Arial"/>
          <w:sz w:val="18"/>
          <w:szCs w:val="18"/>
        </w:rPr>
        <w:instrText xml:space="preserve"> ADDIN EN.CITE </w:instrText>
      </w:r>
      <w:r w:rsidR="00D96F21">
        <w:rPr>
          <w:rFonts w:ascii="Arial" w:hAnsi="Arial" w:cs="Arial"/>
          <w:sz w:val="18"/>
          <w:szCs w:val="18"/>
        </w:rPr>
        <w:fldChar w:fldCharType="begin">
          <w:fldData xml:space="preserve">PEVuZE5vdGU+PENpdGU+PEF1dGhvcj5Cam9ybnNkb3R0aXI8L0F1dGhvcj48WWVhcj4yMDE3PC9Z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</w:fldData>
        </w:fldChar>
      </w:r>
      <w:r w:rsidR="00D96F21">
        <w:rPr>
          <w:rFonts w:ascii="Arial" w:hAnsi="Arial" w:cs="Arial"/>
          <w:sz w:val="18"/>
          <w:szCs w:val="18"/>
        </w:rPr>
        <w:instrText xml:space="preserve"> ADDIN EN.CITE.DATA </w:instrText>
      </w:r>
      <w:r w:rsidR="00D96F21">
        <w:rPr>
          <w:rFonts w:ascii="Arial" w:hAnsi="Arial" w:cs="Arial"/>
          <w:sz w:val="18"/>
          <w:szCs w:val="18"/>
        </w:rPr>
      </w:r>
      <w:r w:rsidR="00D96F21">
        <w:rPr>
          <w:rFonts w:ascii="Arial" w:hAnsi="Arial" w:cs="Arial"/>
          <w:sz w:val="18"/>
          <w:szCs w:val="18"/>
        </w:rPr>
        <w:fldChar w:fldCharType="end"/>
      </w:r>
      <w:r w:rsidRPr="00EF7C92">
        <w:rPr>
          <w:rFonts w:ascii="Arial" w:hAnsi="Arial" w:cs="Arial"/>
          <w:sz w:val="18"/>
          <w:szCs w:val="18"/>
        </w:rPr>
      </w:r>
      <w:r w:rsidRPr="00EF7C92">
        <w:rPr>
          <w:rFonts w:ascii="Arial" w:hAnsi="Arial" w:cs="Arial"/>
          <w:sz w:val="18"/>
          <w:szCs w:val="18"/>
        </w:rPr>
        <w:fldChar w:fldCharType="separate"/>
      </w:r>
      <w:r w:rsidR="00D96F21" w:rsidRPr="00D96F21">
        <w:rPr>
          <w:rFonts w:ascii="Arial" w:hAnsi="Arial" w:cs="Arial"/>
          <w:noProof/>
          <w:sz w:val="18"/>
          <w:szCs w:val="18"/>
          <w:vertAlign w:val="superscript"/>
        </w:rPr>
        <w:t>1</w:t>
      </w:r>
      <w:r w:rsidRPr="00EF7C92">
        <w:rPr>
          <w:rFonts w:ascii="Arial" w:hAnsi="Arial" w:cs="Arial"/>
          <w:sz w:val="18"/>
          <w:szCs w:val="18"/>
        </w:rPr>
        <w:fldChar w:fldCharType="end"/>
      </w:r>
      <w:r w:rsidRPr="00EF7C92">
        <w:rPr>
          <w:rFonts w:ascii="Arial" w:hAnsi="Arial" w:cs="Arial"/>
          <w:sz w:val="18"/>
          <w:szCs w:val="18"/>
        </w:rPr>
        <w:t xml:space="preserve"> </w:t>
      </w:r>
    </w:p>
    <w:p w14:paraId="334FB0FF" w14:textId="77777777" w:rsidR="004D00D0" w:rsidRDefault="004D00D0" w:rsidP="004D00D0">
      <w:pPr>
        <w:rPr>
          <w:rFonts w:ascii="Arial" w:hAnsi="Arial" w:cs="Arial"/>
          <w:sz w:val="18"/>
          <w:szCs w:val="18"/>
        </w:rPr>
      </w:pPr>
    </w:p>
    <w:p w14:paraId="01EEDA27" w14:textId="77777777" w:rsidR="004D00D0" w:rsidRDefault="004D00D0" w:rsidP="004D00D0">
      <w:pPr>
        <w:rPr>
          <w:rFonts w:ascii="Arial" w:hAnsi="Arial" w:cs="Arial"/>
          <w:sz w:val="18"/>
          <w:szCs w:val="18"/>
        </w:rPr>
      </w:pPr>
    </w:p>
    <w:p w14:paraId="2E0E8F18" w14:textId="0E392483" w:rsidR="004D00D0" w:rsidRPr="00EF7C92" w:rsidRDefault="00AA6C03" w:rsidP="00B46C4D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 xml:space="preserve"> </w:t>
      </w:r>
      <w:bookmarkStart w:id="0" w:name="_GoBack"/>
      <w:bookmarkEnd w:id="0"/>
    </w:p>
    <w:p w14:paraId="0CCB9923" w14:textId="2CFA3670" w:rsidR="00FD0928" w:rsidRDefault="00FD0928">
      <w:pPr>
        <w:rPr>
          <w:rFonts w:ascii="Arial" w:eastAsia="Cambria" w:hAnsi="Arial" w:cs="Arial"/>
          <w:sz w:val="20"/>
          <w:szCs w:val="20"/>
        </w:rPr>
      </w:pPr>
    </w:p>
    <w:p w14:paraId="4E28B57A" w14:textId="0AC6EF00" w:rsidR="00FD0928" w:rsidRDefault="00FD0928">
      <w:pPr>
        <w:rPr>
          <w:rFonts w:ascii="Arial" w:eastAsia="Cambria" w:hAnsi="Arial" w:cs="Arial"/>
          <w:sz w:val="20"/>
          <w:szCs w:val="20"/>
        </w:rPr>
      </w:pPr>
    </w:p>
    <w:p w14:paraId="410F050D" w14:textId="0646333F" w:rsidR="00D96F21" w:rsidRPr="00D96F21" w:rsidRDefault="008A7BC9" w:rsidP="00D96F21">
      <w:pPr>
        <w:pStyle w:val="EndNoteBibliography"/>
        <w:ind w:left="720" w:hanging="720"/>
        <w:rPr>
          <w:noProof/>
        </w:rPr>
      </w:pPr>
      <w:r w:rsidRPr="00EF7C92">
        <w:rPr>
          <w:rFonts w:ascii="Arial" w:hAnsi="Arial" w:cs="Arial"/>
          <w:sz w:val="20"/>
          <w:szCs w:val="20"/>
        </w:rPr>
        <w:fldChar w:fldCharType="begin"/>
      </w:r>
      <w:r w:rsidRPr="00EF7C92">
        <w:rPr>
          <w:rFonts w:ascii="Arial" w:hAnsi="Arial" w:cs="Arial"/>
          <w:sz w:val="20"/>
          <w:szCs w:val="20"/>
        </w:rPr>
        <w:instrText xml:space="preserve"> ADDIN EN.REFLIST </w:instrText>
      </w:r>
      <w:r w:rsidRPr="00EF7C92">
        <w:rPr>
          <w:rFonts w:ascii="Arial" w:hAnsi="Arial" w:cs="Arial"/>
          <w:sz w:val="20"/>
          <w:szCs w:val="20"/>
        </w:rPr>
        <w:fldChar w:fldCharType="separate"/>
      </w:r>
      <w:r w:rsidR="00D96F21" w:rsidRPr="00D96F21">
        <w:rPr>
          <w:noProof/>
        </w:rPr>
        <w:t xml:space="preserve">1. Bjornsdottir G, Benonisdottir S, Sveinbjornsson G, et al. Sequence variant at 8q24.21 associates with sciatica caused by lumbar disc herniation. </w:t>
      </w:r>
      <w:r w:rsidR="00D96F21" w:rsidRPr="00D96F21">
        <w:rPr>
          <w:i/>
          <w:noProof/>
        </w:rPr>
        <w:t>Nat Commun</w:t>
      </w:r>
      <w:r w:rsidR="00D96F21" w:rsidRPr="00D96F21">
        <w:rPr>
          <w:noProof/>
        </w:rPr>
        <w:t xml:space="preserve"> 2017;8:14265. doi: 10.1038/ncomms14265</w:t>
      </w:r>
    </w:p>
    <w:p w14:paraId="79168413" w14:textId="67805378" w:rsidR="008A7BC9" w:rsidRPr="00EF7C92" w:rsidRDefault="008A7BC9" w:rsidP="008A7BC9">
      <w:pPr>
        <w:rPr>
          <w:rFonts w:ascii="Arial" w:hAnsi="Arial" w:cs="Arial"/>
          <w:sz w:val="20"/>
          <w:szCs w:val="20"/>
        </w:rPr>
      </w:pPr>
      <w:r w:rsidRPr="00EF7C92">
        <w:rPr>
          <w:rFonts w:ascii="Arial" w:hAnsi="Arial" w:cs="Arial"/>
          <w:sz w:val="20"/>
          <w:szCs w:val="20"/>
        </w:rPr>
        <w:fldChar w:fldCharType="end"/>
      </w:r>
    </w:p>
    <w:p w14:paraId="22BA62DF" w14:textId="5EA0D7AF" w:rsidR="00A07E19" w:rsidRPr="00EF7C92" w:rsidRDefault="00EE0F03" w:rsidP="0094347C">
      <w:pPr>
        <w:ind w:left="-81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fldChar w:fldCharType="begin"/>
      </w:r>
      <w:r>
        <w:rPr>
          <w:rFonts w:ascii="Arial" w:hAnsi="Arial" w:cs="Arial"/>
          <w:b/>
          <w:sz w:val="22"/>
          <w:szCs w:val="22"/>
        </w:rPr>
        <w:instrText xml:space="preserve"> ADDIN </w:instrText>
      </w:r>
      <w:r>
        <w:rPr>
          <w:rFonts w:ascii="Arial" w:hAnsi="Arial" w:cs="Arial"/>
          <w:b/>
          <w:sz w:val="22"/>
          <w:szCs w:val="22"/>
        </w:rPr>
        <w:fldChar w:fldCharType="end"/>
      </w:r>
    </w:p>
    <w:sectPr w:rsidR="00A07E19" w:rsidRPr="00EF7C92" w:rsidSect="00F770E1">
      <w:type w:val="continuous"/>
      <w:pgSz w:w="15840" w:h="12240" w:orient="landscape"/>
      <w:pgMar w:top="806" w:right="1440" w:bottom="1800" w:left="1440" w:header="720" w:footer="720" w:gutter="0"/>
      <w:cols w:space="72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67A06DC" w16cid:durableId="1DC69787"/>
  <w16cid:commentId w16cid:paraId="00837515" w16cid:durableId="1DC697ED"/>
  <w16cid:commentId w16cid:paraId="4D955946" w16cid:durableId="1DC69828"/>
  <w16cid:commentId w16cid:paraId="5A37CD61" w16cid:durableId="1DC69868"/>
  <w16cid:commentId w16cid:paraId="6B27D305" w16cid:durableId="1DC69885"/>
  <w16cid:commentId w16cid:paraId="4D9172AA" w16cid:durableId="1DC69839"/>
  <w16cid:commentId w16cid:paraId="3EB81D76" w16cid:durableId="1DC698B7"/>
  <w16cid:commentId w16cid:paraId="5A44C824" w16cid:durableId="1DC698D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AA107C"/>
    <w:multiLevelType w:val="hybridMultilevel"/>
    <w:tmpl w:val="205A99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DC626F0"/>
    <w:multiLevelType w:val="hybridMultilevel"/>
    <w:tmpl w:val="FA146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F3230AB"/>
    <w:multiLevelType w:val="hybridMultilevel"/>
    <w:tmpl w:val="43C65C08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DC72342"/>
    <w:multiLevelType w:val="hybridMultilevel"/>
    <w:tmpl w:val="FDE83498"/>
    <w:lvl w:ilvl="0" w:tplc="E29AAB10">
      <w:start w:val="26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0svr5wadft20e0dt4vvesjs5w9twe90dza&quot;&gt;Spine version 2 5.20&lt;record-ids&gt;&lt;item&gt;2645&lt;/item&gt;&lt;/record-ids&gt;&lt;/item&gt;&lt;/Libraries&gt;"/>
  </w:docVars>
  <w:rsids>
    <w:rsidRoot w:val="00D8192C"/>
    <w:rsid w:val="00007B68"/>
    <w:rsid w:val="000157FC"/>
    <w:rsid w:val="00016D51"/>
    <w:rsid w:val="00020B55"/>
    <w:rsid w:val="00037EA5"/>
    <w:rsid w:val="00043646"/>
    <w:rsid w:val="00045A69"/>
    <w:rsid w:val="00065E22"/>
    <w:rsid w:val="00070A1D"/>
    <w:rsid w:val="0009650D"/>
    <w:rsid w:val="000A3F37"/>
    <w:rsid w:val="000B1A4F"/>
    <w:rsid w:val="000B1B26"/>
    <w:rsid w:val="000D3899"/>
    <w:rsid w:val="000D3EBB"/>
    <w:rsid w:val="000F1884"/>
    <w:rsid w:val="000F2B0A"/>
    <w:rsid w:val="000F51D1"/>
    <w:rsid w:val="00100DA6"/>
    <w:rsid w:val="00105B98"/>
    <w:rsid w:val="00120968"/>
    <w:rsid w:val="001279D8"/>
    <w:rsid w:val="00134DFB"/>
    <w:rsid w:val="00137189"/>
    <w:rsid w:val="00141433"/>
    <w:rsid w:val="00151C44"/>
    <w:rsid w:val="001520EA"/>
    <w:rsid w:val="00154674"/>
    <w:rsid w:val="00154CC9"/>
    <w:rsid w:val="0016140F"/>
    <w:rsid w:val="001659B5"/>
    <w:rsid w:val="00170AE8"/>
    <w:rsid w:val="00177769"/>
    <w:rsid w:val="00181351"/>
    <w:rsid w:val="0018204C"/>
    <w:rsid w:val="00193C17"/>
    <w:rsid w:val="00195659"/>
    <w:rsid w:val="001963C7"/>
    <w:rsid w:val="001A0A8F"/>
    <w:rsid w:val="001B094F"/>
    <w:rsid w:val="001D3419"/>
    <w:rsid w:val="001D3B6D"/>
    <w:rsid w:val="001D4EA3"/>
    <w:rsid w:val="001D516A"/>
    <w:rsid w:val="001D56F6"/>
    <w:rsid w:val="001D6918"/>
    <w:rsid w:val="001E1187"/>
    <w:rsid w:val="00222805"/>
    <w:rsid w:val="00224607"/>
    <w:rsid w:val="00235032"/>
    <w:rsid w:val="0024149A"/>
    <w:rsid w:val="002502F7"/>
    <w:rsid w:val="00251A2A"/>
    <w:rsid w:val="002524E0"/>
    <w:rsid w:val="00253509"/>
    <w:rsid w:val="00263C63"/>
    <w:rsid w:val="00263E48"/>
    <w:rsid w:val="002A171A"/>
    <w:rsid w:val="002A1D26"/>
    <w:rsid w:val="002A1F76"/>
    <w:rsid w:val="002A5F8B"/>
    <w:rsid w:val="002B0F2F"/>
    <w:rsid w:val="002C3CD9"/>
    <w:rsid w:val="002C62A9"/>
    <w:rsid w:val="002D0CE7"/>
    <w:rsid w:val="002D57E5"/>
    <w:rsid w:val="002E05F0"/>
    <w:rsid w:val="002E6C22"/>
    <w:rsid w:val="002F165B"/>
    <w:rsid w:val="002F2875"/>
    <w:rsid w:val="00301139"/>
    <w:rsid w:val="00303D5C"/>
    <w:rsid w:val="00307816"/>
    <w:rsid w:val="00327D3F"/>
    <w:rsid w:val="003336C7"/>
    <w:rsid w:val="00342B59"/>
    <w:rsid w:val="003436C8"/>
    <w:rsid w:val="00343ADA"/>
    <w:rsid w:val="00344B52"/>
    <w:rsid w:val="00346F9B"/>
    <w:rsid w:val="00360A48"/>
    <w:rsid w:val="003619B4"/>
    <w:rsid w:val="00367A23"/>
    <w:rsid w:val="00383CCA"/>
    <w:rsid w:val="0038453A"/>
    <w:rsid w:val="00392F80"/>
    <w:rsid w:val="003A659F"/>
    <w:rsid w:val="003C25C1"/>
    <w:rsid w:val="003F0BE3"/>
    <w:rsid w:val="003F5051"/>
    <w:rsid w:val="003F54CF"/>
    <w:rsid w:val="003F7CDA"/>
    <w:rsid w:val="0040447F"/>
    <w:rsid w:val="004108D2"/>
    <w:rsid w:val="00411F68"/>
    <w:rsid w:val="00417C90"/>
    <w:rsid w:val="004211B2"/>
    <w:rsid w:val="0042316B"/>
    <w:rsid w:val="0042484D"/>
    <w:rsid w:val="004306A0"/>
    <w:rsid w:val="00431835"/>
    <w:rsid w:val="00431AD8"/>
    <w:rsid w:val="00434A23"/>
    <w:rsid w:val="00435F06"/>
    <w:rsid w:val="0044310F"/>
    <w:rsid w:val="00443E19"/>
    <w:rsid w:val="00444E3B"/>
    <w:rsid w:val="004505DE"/>
    <w:rsid w:val="00452E25"/>
    <w:rsid w:val="00456F53"/>
    <w:rsid w:val="004722A6"/>
    <w:rsid w:val="004739FC"/>
    <w:rsid w:val="00476158"/>
    <w:rsid w:val="0049021C"/>
    <w:rsid w:val="0049181B"/>
    <w:rsid w:val="004C2653"/>
    <w:rsid w:val="004D00D0"/>
    <w:rsid w:val="004D17D0"/>
    <w:rsid w:val="004D3F82"/>
    <w:rsid w:val="004D4A40"/>
    <w:rsid w:val="004F6840"/>
    <w:rsid w:val="00506F31"/>
    <w:rsid w:val="00510AE0"/>
    <w:rsid w:val="005125E6"/>
    <w:rsid w:val="00512C9E"/>
    <w:rsid w:val="00524CA0"/>
    <w:rsid w:val="00530CA3"/>
    <w:rsid w:val="00535E89"/>
    <w:rsid w:val="0054064B"/>
    <w:rsid w:val="00543361"/>
    <w:rsid w:val="005523C6"/>
    <w:rsid w:val="00552C25"/>
    <w:rsid w:val="00556CF3"/>
    <w:rsid w:val="00557591"/>
    <w:rsid w:val="0056181D"/>
    <w:rsid w:val="00566E7C"/>
    <w:rsid w:val="00570A58"/>
    <w:rsid w:val="005734F8"/>
    <w:rsid w:val="00574018"/>
    <w:rsid w:val="005749F4"/>
    <w:rsid w:val="00576B6A"/>
    <w:rsid w:val="005777A3"/>
    <w:rsid w:val="005821A0"/>
    <w:rsid w:val="005850BA"/>
    <w:rsid w:val="00593CC9"/>
    <w:rsid w:val="005A1EE8"/>
    <w:rsid w:val="005A24D2"/>
    <w:rsid w:val="005A4840"/>
    <w:rsid w:val="005C0D97"/>
    <w:rsid w:val="005C7652"/>
    <w:rsid w:val="005C798B"/>
    <w:rsid w:val="005D38B6"/>
    <w:rsid w:val="005E1AE3"/>
    <w:rsid w:val="005E32A9"/>
    <w:rsid w:val="005E79F4"/>
    <w:rsid w:val="005F11E2"/>
    <w:rsid w:val="005F3F81"/>
    <w:rsid w:val="0064247F"/>
    <w:rsid w:val="0064401A"/>
    <w:rsid w:val="00647537"/>
    <w:rsid w:val="00647B0D"/>
    <w:rsid w:val="006652F1"/>
    <w:rsid w:val="00667DEE"/>
    <w:rsid w:val="00691308"/>
    <w:rsid w:val="00695904"/>
    <w:rsid w:val="006A0076"/>
    <w:rsid w:val="006A4C88"/>
    <w:rsid w:val="006A55AC"/>
    <w:rsid w:val="006A70F5"/>
    <w:rsid w:val="006B3FB6"/>
    <w:rsid w:val="006B57D3"/>
    <w:rsid w:val="006C09D6"/>
    <w:rsid w:val="006C70DC"/>
    <w:rsid w:val="006D00D5"/>
    <w:rsid w:val="006D3F60"/>
    <w:rsid w:val="006E06C2"/>
    <w:rsid w:val="006E33B6"/>
    <w:rsid w:val="00706FC2"/>
    <w:rsid w:val="00711CA1"/>
    <w:rsid w:val="00716C25"/>
    <w:rsid w:val="00721D05"/>
    <w:rsid w:val="00731B32"/>
    <w:rsid w:val="0073415F"/>
    <w:rsid w:val="00736E26"/>
    <w:rsid w:val="0076309B"/>
    <w:rsid w:val="0076494E"/>
    <w:rsid w:val="00765FCB"/>
    <w:rsid w:val="00771632"/>
    <w:rsid w:val="00771976"/>
    <w:rsid w:val="00775BDF"/>
    <w:rsid w:val="00782CBF"/>
    <w:rsid w:val="00783563"/>
    <w:rsid w:val="00791B04"/>
    <w:rsid w:val="0079404A"/>
    <w:rsid w:val="00797F11"/>
    <w:rsid w:val="007A50E7"/>
    <w:rsid w:val="007C278F"/>
    <w:rsid w:val="007D69E4"/>
    <w:rsid w:val="007D73A2"/>
    <w:rsid w:val="007E3C38"/>
    <w:rsid w:val="007F0D64"/>
    <w:rsid w:val="00803438"/>
    <w:rsid w:val="0080403B"/>
    <w:rsid w:val="00816962"/>
    <w:rsid w:val="00821959"/>
    <w:rsid w:val="00822D37"/>
    <w:rsid w:val="00825592"/>
    <w:rsid w:val="008315B5"/>
    <w:rsid w:val="00832300"/>
    <w:rsid w:val="00837F07"/>
    <w:rsid w:val="00840966"/>
    <w:rsid w:val="00841717"/>
    <w:rsid w:val="008627FD"/>
    <w:rsid w:val="00862B94"/>
    <w:rsid w:val="008768CE"/>
    <w:rsid w:val="0087754F"/>
    <w:rsid w:val="0087788E"/>
    <w:rsid w:val="008914F3"/>
    <w:rsid w:val="00897A5C"/>
    <w:rsid w:val="008A7BC9"/>
    <w:rsid w:val="008B1DD4"/>
    <w:rsid w:val="008B392D"/>
    <w:rsid w:val="008B7167"/>
    <w:rsid w:val="008B7770"/>
    <w:rsid w:val="008B7CD3"/>
    <w:rsid w:val="008C578A"/>
    <w:rsid w:val="008D72CB"/>
    <w:rsid w:val="008E0CAD"/>
    <w:rsid w:val="008E6106"/>
    <w:rsid w:val="008F0460"/>
    <w:rsid w:val="008F33C6"/>
    <w:rsid w:val="00915F56"/>
    <w:rsid w:val="00916626"/>
    <w:rsid w:val="00920FE7"/>
    <w:rsid w:val="00922F1F"/>
    <w:rsid w:val="00935222"/>
    <w:rsid w:val="0094007E"/>
    <w:rsid w:val="0094264D"/>
    <w:rsid w:val="00942BB5"/>
    <w:rsid w:val="00942DBD"/>
    <w:rsid w:val="0094347C"/>
    <w:rsid w:val="00946E50"/>
    <w:rsid w:val="00953081"/>
    <w:rsid w:val="00954628"/>
    <w:rsid w:val="009556DF"/>
    <w:rsid w:val="00956D36"/>
    <w:rsid w:val="00957451"/>
    <w:rsid w:val="009640FB"/>
    <w:rsid w:val="009661D9"/>
    <w:rsid w:val="00971BD3"/>
    <w:rsid w:val="00975D0A"/>
    <w:rsid w:val="00977243"/>
    <w:rsid w:val="00983555"/>
    <w:rsid w:val="009A1D8D"/>
    <w:rsid w:val="009A62A6"/>
    <w:rsid w:val="009B3CC1"/>
    <w:rsid w:val="009B6419"/>
    <w:rsid w:val="009C4576"/>
    <w:rsid w:val="009C492C"/>
    <w:rsid w:val="00A035DD"/>
    <w:rsid w:val="00A07E19"/>
    <w:rsid w:val="00A213CB"/>
    <w:rsid w:val="00A2313F"/>
    <w:rsid w:val="00A45181"/>
    <w:rsid w:val="00A4653F"/>
    <w:rsid w:val="00A677C8"/>
    <w:rsid w:val="00A73E85"/>
    <w:rsid w:val="00A753C7"/>
    <w:rsid w:val="00A77544"/>
    <w:rsid w:val="00A87E7C"/>
    <w:rsid w:val="00A92856"/>
    <w:rsid w:val="00A94BEE"/>
    <w:rsid w:val="00AA10DF"/>
    <w:rsid w:val="00AA512F"/>
    <w:rsid w:val="00AA52C5"/>
    <w:rsid w:val="00AA6C03"/>
    <w:rsid w:val="00AC1F2F"/>
    <w:rsid w:val="00AC6B53"/>
    <w:rsid w:val="00AC7181"/>
    <w:rsid w:val="00AE062A"/>
    <w:rsid w:val="00AE41FE"/>
    <w:rsid w:val="00AE67F2"/>
    <w:rsid w:val="00AE7B05"/>
    <w:rsid w:val="00AE7BA5"/>
    <w:rsid w:val="00AF759E"/>
    <w:rsid w:val="00AF79D3"/>
    <w:rsid w:val="00AF7E30"/>
    <w:rsid w:val="00B056E3"/>
    <w:rsid w:val="00B12098"/>
    <w:rsid w:val="00B16992"/>
    <w:rsid w:val="00B2774E"/>
    <w:rsid w:val="00B33D20"/>
    <w:rsid w:val="00B46ABC"/>
    <w:rsid w:val="00B46C4D"/>
    <w:rsid w:val="00B51A3E"/>
    <w:rsid w:val="00B60439"/>
    <w:rsid w:val="00B610E5"/>
    <w:rsid w:val="00B67DAD"/>
    <w:rsid w:val="00B72A34"/>
    <w:rsid w:val="00B76301"/>
    <w:rsid w:val="00B870FC"/>
    <w:rsid w:val="00B95D06"/>
    <w:rsid w:val="00BB1A48"/>
    <w:rsid w:val="00BB1D19"/>
    <w:rsid w:val="00BB7F1C"/>
    <w:rsid w:val="00BC5A79"/>
    <w:rsid w:val="00BC66FA"/>
    <w:rsid w:val="00BC7A29"/>
    <w:rsid w:val="00BD12F6"/>
    <w:rsid w:val="00BD1812"/>
    <w:rsid w:val="00BE2D01"/>
    <w:rsid w:val="00C006D0"/>
    <w:rsid w:val="00C0165E"/>
    <w:rsid w:val="00C1209C"/>
    <w:rsid w:val="00C14ABE"/>
    <w:rsid w:val="00C20138"/>
    <w:rsid w:val="00C22672"/>
    <w:rsid w:val="00C30A66"/>
    <w:rsid w:val="00C30DC2"/>
    <w:rsid w:val="00C35505"/>
    <w:rsid w:val="00C44074"/>
    <w:rsid w:val="00C528B1"/>
    <w:rsid w:val="00C54390"/>
    <w:rsid w:val="00C567DD"/>
    <w:rsid w:val="00C645F8"/>
    <w:rsid w:val="00C66308"/>
    <w:rsid w:val="00C66E92"/>
    <w:rsid w:val="00C710D0"/>
    <w:rsid w:val="00CA2DE7"/>
    <w:rsid w:val="00CB5EBF"/>
    <w:rsid w:val="00CB76CF"/>
    <w:rsid w:val="00CD745D"/>
    <w:rsid w:val="00CE57A2"/>
    <w:rsid w:val="00CE67D2"/>
    <w:rsid w:val="00CF15E2"/>
    <w:rsid w:val="00D102B4"/>
    <w:rsid w:val="00D26315"/>
    <w:rsid w:val="00D31448"/>
    <w:rsid w:val="00D411C8"/>
    <w:rsid w:val="00D43411"/>
    <w:rsid w:val="00D8192C"/>
    <w:rsid w:val="00D96F21"/>
    <w:rsid w:val="00DC1D4E"/>
    <w:rsid w:val="00DC27B7"/>
    <w:rsid w:val="00DC2B07"/>
    <w:rsid w:val="00DE393B"/>
    <w:rsid w:val="00DF3DEE"/>
    <w:rsid w:val="00E24D79"/>
    <w:rsid w:val="00E2507E"/>
    <w:rsid w:val="00E279B1"/>
    <w:rsid w:val="00E301B9"/>
    <w:rsid w:val="00E5194C"/>
    <w:rsid w:val="00E537F1"/>
    <w:rsid w:val="00E548F1"/>
    <w:rsid w:val="00E612FC"/>
    <w:rsid w:val="00E67050"/>
    <w:rsid w:val="00E67827"/>
    <w:rsid w:val="00E76307"/>
    <w:rsid w:val="00E81AE5"/>
    <w:rsid w:val="00E84FD0"/>
    <w:rsid w:val="00E935E6"/>
    <w:rsid w:val="00EA43ED"/>
    <w:rsid w:val="00EA5C80"/>
    <w:rsid w:val="00EA7EC0"/>
    <w:rsid w:val="00ED0FBB"/>
    <w:rsid w:val="00ED56FD"/>
    <w:rsid w:val="00ED6BB9"/>
    <w:rsid w:val="00EE0F03"/>
    <w:rsid w:val="00EE1B06"/>
    <w:rsid w:val="00EE5548"/>
    <w:rsid w:val="00EE6EE9"/>
    <w:rsid w:val="00EF692B"/>
    <w:rsid w:val="00EF7C92"/>
    <w:rsid w:val="00F02F13"/>
    <w:rsid w:val="00F10092"/>
    <w:rsid w:val="00F41C44"/>
    <w:rsid w:val="00F472D1"/>
    <w:rsid w:val="00F47837"/>
    <w:rsid w:val="00F57A94"/>
    <w:rsid w:val="00F64DDD"/>
    <w:rsid w:val="00F6604D"/>
    <w:rsid w:val="00F73D7C"/>
    <w:rsid w:val="00F770E1"/>
    <w:rsid w:val="00F94669"/>
    <w:rsid w:val="00F95202"/>
    <w:rsid w:val="00FB2610"/>
    <w:rsid w:val="00FB43EC"/>
    <w:rsid w:val="00FC3CE7"/>
    <w:rsid w:val="00FD0928"/>
    <w:rsid w:val="00FE2ACC"/>
    <w:rsid w:val="00FE3452"/>
    <w:rsid w:val="00FE7EC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3FBF0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A7BC9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192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indent1">
    <w:name w:val="indent1"/>
    <w:rsid w:val="00D8192C"/>
  </w:style>
  <w:style w:type="character" w:styleId="CommentReference">
    <w:name w:val="annotation reference"/>
    <w:basedOn w:val="DefaultParagraphFont"/>
    <w:uiPriority w:val="99"/>
    <w:semiHidden/>
    <w:unhideWhenUsed/>
    <w:rsid w:val="009C492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C492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C492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492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492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49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92C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76309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F7E30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A7BC9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8A7BC9"/>
  </w:style>
  <w:style w:type="paragraph" w:customStyle="1" w:styleId="EndNoteBibliographyTitle">
    <w:name w:val="EndNote Bibliography Title"/>
    <w:basedOn w:val="Normal"/>
    <w:rsid w:val="008A7BC9"/>
    <w:pPr>
      <w:jc w:val="center"/>
    </w:pPr>
    <w:rPr>
      <w:rFonts w:ascii="Cambria" w:eastAsia="Cambria" w:hAnsi="Cambria" w:cs="Times New Roman"/>
    </w:rPr>
  </w:style>
  <w:style w:type="paragraph" w:customStyle="1" w:styleId="EndNoteBibliography">
    <w:name w:val="EndNote Bibliography"/>
    <w:basedOn w:val="Normal"/>
    <w:rsid w:val="008A7BC9"/>
    <w:pPr>
      <w:spacing w:after="200"/>
    </w:pPr>
    <w:rPr>
      <w:rFonts w:ascii="Cambria" w:eastAsia="Cambria" w:hAnsi="Cambria" w:cs="Times New Roman"/>
    </w:rPr>
  </w:style>
  <w:style w:type="paragraph" w:customStyle="1" w:styleId="Compact">
    <w:name w:val="Compact"/>
    <w:basedOn w:val="BodyText"/>
    <w:qFormat/>
    <w:rsid w:val="00141433"/>
    <w:pPr>
      <w:spacing w:before="36" w:after="36"/>
    </w:pPr>
    <w:rPr>
      <w:rFonts w:eastAsiaTheme="minorHAnsi"/>
    </w:rPr>
  </w:style>
  <w:style w:type="paragraph" w:styleId="BodyText">
    <w:name w:val="Body Text"/>
    <w:basedOn w:val="Normal"/>
    <w:link w:val="BodyTextChar"/>
    <w:uiPriority w:val="99"/>
    <w:semiHidden/>
    <w:unhideWhenUsed/>
    <w:rsid w:val="0014143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41433"/>
  </w:style>
  <w:style w:type="paragraph" w:styleId="Revision">
    <w:name w:val="Revision"/>
    <w:hidden/>
    <w:uiPriority w:val="99"/>
    <w:semiHidden/>
    <w:rsid w:val="0024149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A7BC9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192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indent1">
    <w:name w:val="indent1"/>
    <w:rsid w:val="00D8192C"/>
  </w:style>
  <w:style w:type="character" w:styleId="CommentReference">
    <w:name w:val="annotation reference"/>
    <w:basedOn w:val="DefaultParagraphFont"/>
    <w:uiPriority w:val="99"/>
    <w:semiHidden/>
    <w:unhideWhenUsed/>
    <w:rsid w:val="009C492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C492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C492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492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492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49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92C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76309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F7E30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A7BC9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8A7BC9"/>
  </w:style>
  <w:style w:type="paragraph" w:customStyle="1" w:styleId="EndNoteBibliographyTitle">
    <w:name w:val="EndNote Bibliography Title"/>
    <w:basedOn w:val="Normal"/>
    <w:rsid w:val="008A7BC9"/>
    <w:pPr>
      <w:jc w:val="center"/>
    </w:pPr>
    <w:rPr>
      <w:rFonts w:ascii="Cambria" w:eastAsia="Cambria" w:hAnsi="Cambria" w:cs="Times New Roman"/>
    </w:rPr>
  </w:style>
  <w:style w:type="paragraph" w:customStyle="1" w:styleId="EndNoteBibliography">
    <w:name w:val="EndNote Bibliography"/>
    <w:basedOn w:val="Normal"/>
    <w:rsid w:val="008A7BC9"/>
    <w:pPr>
      <w:spacing w:after="200"/>
    </w:pPr>
    <w:rPr>
      <w:rFonts w:ascii="Cambria" w:eastAsia="Cambria" w:hAnsi="Cambria" w:cs="Times New Roman"/>
    </w:rPr>
  </w:style>
  <w:style w:type="paragraph" w:customStyle="1" w:styleId="Compact">
    <w:name w:val="Compact"/>
    <w:basedOn w:val="BodyText"/>
    <w:qFormat/>
    <w:rsid w:val="00141433"/>
    <w:pPr>
      <w:spacing w:before="36" w:after="36"/>
    </w:pPr>
    <w:rPr>
      <w:rFonts w:eastAsiaTheme="minorHAnsi"/>
    </w:rPr>
  </w:style>
  <w:style w:type="paragraph" w:styleId="BodyText">
    <w:name w:val="Body Text"/>
    <w:basedOn w:val="Normal"/>
    <w:link w:val="BodyTextChar"/>
    <w:uiPriority w:val="99"/>
    <w:semiHidden/>
    <w:unhideWhenUsed/>
    <w:rsid w:val="0014143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41433"/>
  </w:style>
  <w:style w:type="paragraph" w:styleId="Revision">
    <w:name w:val="Revision"/>
    <w:hidden/>
    <w:uiPriority w:val="99"/>
    <w:semiHidden/>
    <w:rsid w:val="002414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41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47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2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5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15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9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79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9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9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9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1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3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A987EAF-C364-BF45-8862-04DA89AECA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5</Words>
  <Characters>1115</Characters>
  <Application>Microsoft Macintosh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eep Suriyaarachchi</dc:creator>
  <cp:keywords/>
  <dc:description/>
  <cp:lastModifiedBy>Pradeep Suriyaarachchi</cp:lastModifiedBy>
  <cp:revision>2</cp:revision>
  <cp:lastPrinted>2018-01-05T17:45:00Z</cp:lastPrinted>
  <dcterms:created xsi:type="dcterms:W3CDTF">2018-04-29T16:47:00Z</dcterms:created>
  <dcterms:modified xsi:type="dcterms:W3CDTF">2018-04-29T16:47:00Z</dcterms:modified>
</cp:coreProperties>
</file>